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27E79" w:rsidRDefault="00E27E79" w:rsidP="00E27E79">
      <w:pPr>
        <w:spacing w:after="0"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:rsidR="00E27E79" w:rsidRPr="00B276D8" w:rsidRDefault="00E27E79" w:rsidP="00E27E79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E27E79" w:rsidRPr="007E41BB" w:rsidRDefault="00E27E79" w:rsidP="00E27E79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Alawiyah, susi. 2021. </w:t>
      </w:r>
      <w:r w:rsidRPr="004F427A">
        <w:rPr>
          <w:rFonts w:ascii="Times New Roman" w:hAnsi="Times New Roman" w:cs="Times New Roman"/>
          <w:bCs/>
          <w:i/>
          <w:sz w:val="24"/>
          <w:szCs w:val="24"/>
        </w:rPr>
        <w:t>Model Pembelajaran Think Write dan menulis karangan narasi pada era disrupsi.</w:t>
      </w:r>
      <w:r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r w:rsidRPr="007E41BB">
        <w:rPr>
          <w:rFonts w:ascii="Times New Roman" w:hAnsi="Times New Roman" w:cs="Times New Roman"/>
          <w:bCs/>
          <w:sz w:val="24"/>
          <w:szCs w:val="24"/>
        </w:rPr>
        <w:t>JIP</w:t>
      </w:r>
      <w:r>
        <w:rPr>
          <w:rFonts w:ascii="Times New Roman" w:hAnsi="Times New Roman" w:cs="Times New Roman"/>
          <w:bCs/>
          <w:sz w:val="24"/>
          <w:szCs w:val="24"/>
        </w:rPr>
        <w:t>. 1(8). Smk Negeri 5 Kabupaten Tangerang.</w:t>
      </w:r>
    </w:p>
    <w:p w:rsidR="00E27E79" w:rsidRDefault="00E27E79" w:rsidP="00E27E79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697DEB">
        <w:rPr>
          <w:rFonts w:ascii="Times New Roman" w:hAnsi="Times New Roman" w:cs="Times New Roman"/>
          <w:bCs/>
          <w:sz w:val="24"/>
          <w:szCs w:val="24"/>
        </w:rPr>
        <w:t>Ayuntiani  Novindina dkk. 2022</w:t>
      </w:r>
      <w:r w:rsidRPr="00697DEB">
        <w:rPr>
          <w:rFonts w:ascii="Times New Roman" w:hAnsi="Times New Roman" w:cs="Times New Roman"/>
          <w:bCs/>
          <w:i/>
          <w:sz w:val="24"/>
          <w:szCs w:val="24"/>
        </w:rPr>
        <w:t>. Efektifitas Pemanfaatan Media Blog Wordpress Terhadap Peningkatan Keterampilan Menulis Teks Cerpen kelas XI Sekolah Menengah Atas Negeri 4 Kota Bengkulu</w:t>
      </w:r>
      <w:r w:rsidRPr="00697DEB">
        <w:rPr>
          <w:rFonts w:ascii="Times New Roman" w:hAnsi="Times New Roman" w:cs="Times New Roman"/>
          <w:bCs/>
          <w:sz w:val="24"/>
          <w:szCs w:val="24"/>
        </w:rPr>
        <w:t>. Jurnal pustaka indonesia. volume2, nomor:3. Di akses tanggal 25 februari 2023, dari Universitas Islam Negeri Fatmawati Soekarno Bengkulu.</w:t>
      </w:r>
    </w:p>
    <w:p w:rsidR="00E27E79" w:rsidRDefault="00E27E79" w:rsidP="00E27E79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697DEB">
        <w:rPr>
          <w:rFonts w:ascii="Times New Roman" w:hAnsi="Times New Roman" w:cs="Times New Roman"/>
          <w:bCs/>
          <w:sz w:val="24"/>
          <w:szCs w:val="24"/>
        </w:rPr>
        <w:t xml:space="preserve">Arsyad A. 2010.  </w:t>
      </w:r>
      <w:r w:rsidRPr="00697DEB">
        <w:rPr>
          <w:rFonts w:ascii="Times New Roman" w:hAnsi="Times New Roman" w:cs="Times New Roman"/>
          <w:bCs/>
          <w:i/>
          <w:sz w:val="24"/>
          <w:szCs w:val="24"/>
        </w:rPr>
        <w:t>Media Pembelajaran</w:t>
      </w:r>
      <w:r w:rsidRPr="00697DEB">
        <w:rPr>
          <w:rFonts w:ascii="Times New Roman" w:hAnsi="Times New Roman" w:cs="Times New Roman"/>
          <w:bCs/>
          <w:sz w:val="24"/>
          <w:szCs w:val="24"/>
        </w:rPr>
        <w:t>. Jakarta: Raja Grapindo Persada.</w:t>
      </w:r>
    </w:p>
    <w:p w:rsidR="00E27E79" w:rsidRDefault="00E27E79" w:rsidP="00E27E79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Fujirti, Vina R. 2019. </w:t>
      </w:r>
      <w:r w:rsidRPr="00C053E0">
        <w:rPr>
          <w:rFonts w:ascii="Times New Roman" w:hAnsi="Times New Roman" w:cs="Times New Roman"/>
          <w:bCs/>
          <w:i/>
          <w:sz w:val="24"/>
          <w:szCs w:val="24"/>
        </w:rPr>
        <w:t>Penggunaan Gaya Bahasa Dalam Buku Kumpulan Cerpen Doa Untuk Sebuah Negeri Karya Juliyanti Ismail.</w:t>
      </w:r>
      <w:r>
        <w:rPr>
          <w:rFonts w:ascii="Times New Roman" w:hAnsi="Times New Roman" w:cs="Times New Roman"/>
          <w:bCs/>
          <w:sz w:val="24"/>
          <w:szCs w:val="24"/>
        </w:rPr>
        <w:t xml:space="preserve"> Cakara. 9(3). Institut Pendidikan Indonesia Garut.</w:t>
      </w:r>
    </w:p>
    <w:p w:rsidR="00E27E79" w:rsidRDefault="00E27E79" w:rsidP="00E27E79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Harahap, Rosmawaty</w:t>
      </w:r>
      <w:r w:rsidRPr="00697DEB">
        <w:rPr>
          <w:rFonts w:ascii="Times New Roman" w:hAnsi="Times New Roman" w:cs="Times New Roman"/>
          <w:bCs/>
          <w:sz w:val="24"/>
          <w:szCs w:val="24"/>
        </w:rPr>
        <w:t xml:space="preserve">. 2013. </w:t>
      </w:r>
      <w:r w:rsidRPr="00697DEB">
        <w:rPr>
          <w:rFonts w:ascii="Times New Roman" w:hAnsi="Times New Roman" w:cs="Times New Roman"/>
          <w:bCs/>
          <w:i/>
          <w:sz w:val="24"/>
          <w:szCs w:val="24"/>
        </w:rPr>
        <w:t xml:space="preserve">Pengaruh Media Blog (Jurnal Online) Terhadap Kemampuan Menulis Puisi Siswa Kelas X SMA Negeri 1 </w:t>
      </w:r>
      <w:r>
        <w:rPr>
          <w:rFonts w:ascii="Times New Roman" w:hAnsi="Times New Roman" w:cs="Times New Roman"/>
          <w:bCs/>
          <w:i/>
          <w:sz w:val="24"/>
          <w:szCs w:val="24"/>
        </w:rPr>
        <w:t>Rantau Prapat</w:t>
      </w:r>
      <w:r w:rsidRPr="00697DEB">
        <w:rPr>
          <w:rFonts w:ascii="Times New Roman" w:hAnsi="Times New Roman" w:cs="Times New Roman"/>
          <w:bCs/>
          <w:sz w:val="24"/>
          <w:szCs w:val="24"/>
        </w:rPr>
        <w:t xml:space="preserve">. Jurnal </w:t>
      </w:r>
      <w:r w:rsidRPr="00697DEB">
        <w:rPr>
          <w:rFonts w:ascii="Times New Roman" w:hAnsi="Times New Roman" w:cs="Times New Roman"/>
          <w:bCs/>
          <w:i/>
          <w:sz w:val="24"/>
          <w:szCs w:val="24"/>
        </w:rPr>
        <w:t>Online</w:t>
      </w:r>
      <w:r w:rsidRPr="00697DEB">
        <w:rPr>
          <w:rFonts w:ascii="Times New Roman" w:hAnsi="Times New Roman" w:cs="Times New Roman"/>
          <w:bCs/>
          <w:sz w:val="24"/>
          <w:szCs w:val="24"/>
        </w:rPr>
        <w:t xml:space="preserve">. </w:t>
      </w:r>
      <w:r>
        <w:rPr>
          <w:rFonts w:ascii="Times New Roman" w:hAnsi="Times New Roman" w:cs="Times New Roman"/>
          <w:bCs/>
          <w:sz w:val="24"/>
          <w:szCs w:val="24"/>
        </w:rPr>
        <w:t xml:space="preserve">10(1). </w:t>
      </w:r>
      <w:r w:rsidRPr="00697DEB">
        <w:rPr>
          <w:rFonts w:ascii="Times New Roman" w:hAnsi="Times New Roman" w:cs="Times New Roman"/>
          <w:bCs/>
          <w:sz w:val="24"/>
          <w:szCs w:val="24"/>
        </w:rPr>
        <w:t>Universitas Negeri Medan.</w:t>
      </w:r>
    </w:p>
    <w:p w:rsidR="00E27E79" w:rsidRPr="00697DEB" w:rsidRDefault="00E27E79" w:rsidP="00E27E79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697DEB">
        <w:rPr>
          <w:rFonts w:ascii="Times New Roman" w:hAnsi="Times New Roman" w:cs="Times New Roman"/>
          <w:bCs/>
          <w:sz w:val="24"/>
          <w:szCs w:val="24"/>
        </w:rPr>
        <w:t xml:space="preserve">Aminudin. 1987. </w:t>
      </w:r>
      <w:r w:rsidRPr="00697DEB">
        <w:rPr>
          <w:rFonts w:ascii="Times New Roman" w:hAnsi="Times New Roman" w:cs="Times New Roman"/>
          <w:bCs/>
          <w:i/>
          <w:sz w:val="24"/>
          <w:szCs w:val="24"/>
        </w:rPr>
        <w:t>Pengantar Apresiasi Karya Sastra</w:t>
      </w:r>
      <w:r w:rsidRPr="00697DEB">
        <w:rPr>
          <w:rFonts w:ascii="Times New Roman" w:hAnsi="Times New Roman" w:cs="Times New Roman"/>
          <w:bCs/>
          <w:sz w:val="24"/>
          <w:szCs w:val="24"/>
        </w:rPr>
        <w:t>. Malang: Sinar Baru.</w:t>
      </w:r>
    </w:p>
    <w:p w:rsidR="00E27E79" w:rsidRDefault="00E27E79" w:rsidP="00E27E79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bCs/>
          <w:noProof/>
          <w:sz w:val="24"/>
          <w:szCs w:val="24"/>
        </w:rPr>
      </w:pPr>
      <w:r w:rsidRPr="00697DEB">
        <w:rPr>
          <w:rFonts w:ascii="Times New Roman" w:hAnsi="Times New Roman" w:cs="Times New Roman"/>
          <w:bCs/>
          <w:noProof/>
          <w:sz w:val="24"/>
          <w:szCs w:val="24"/>
        </w:rPr>
        <w:t xml:space="preserve">Ayutiani, N. (2022). </w:t>
      </w:r>
      <w:r w:rsidRPr="00697DEB">
        <w:rPr>
          <w:rFonts w:ascii="Times New Roman" w:hAnsi="Times New Roman" w:cs="Times New Roman"/>
          <w:bCs/>
          <w:i/>
          <w:iCs/>
          <w:noProof/>
          <w:sz w:val="24"/>
          <w:szCs w:val="24"/>
        </w:rPr>
        <w:t>Efektivitas Pemanfaatan Blog Wordpress Terhadap Peningkatan Keterampilan Menulis Teks Cerpen Pada Siswa Kelas XI Sekolah Menengah Atas Negri 4 Kota Bengkulu</w:t>
      </w:r>
      <w:r w:rsidRPr="00697DEB">
        <w:rPr>
          <w:rFonts w:ascii="Times New Roman" w:hAnsi="Times New Roman" w:cs="Times New Roman"/>
          <w:bCs/>
          <w:noProof/>
          <w:sz w:val="24"/>
          <w:szCs w:val="24"/>
        </w:rPr>
        <w:t xml:space="preserve">. </w:t>
      </w:r>
      <w:r w:rsidRPr="00697DEB">
        <w:rPr>
          <w:rFonts w:ascii="Times New Roman" w:hAnsi="Times New Roman" w:cs="Times New Roman"/>
          <w:bCs/>
          <w:i/>
          <w:iCs/>
          <w:noProof/>
          <w:sz w:val="24"/>
          <w:szCs w:val="24"/>
        </w:rPr>
        <w:t>2</w:t>
      </w:r>
      <w:r w:rsidRPr="00697DEB">
        <w:rPr>
          <w:rFonts w:ascii="Times New Roman" w:hAnsi="Times New Roman" w:cs="Times New Roman"/>
          <w:bCs/>
          <w:noProof/>
          <w:sz w:val="24"/>
          <w:szCs w:val="24"/>
        </w:rPr>
        <w:t>(3), 17.</w:t>
      </w:r>
    </w:p>
    <w:p w:rsidR="00E27E79" w:rsidRDefault="00E27E79" w:rsidP="00E27E79">
      <w:pPr>
        <w:spacing w:after="0" w:line="480" w:lineRule="auto"/>
        <w:ind w:left="567" w:hanging="567"/>
        <w:rPr>
          <w:rFonts w:ascii="Times New Roman" w:hAnsi="Times New Roman" w:cs="Times New Roman"/>
          <w:bCs/>
          <w:sz w:val="24"/>
          <w:szCs w:val="24"/>
        </w:rPr>
      </w:pPr>
      <w:r w:rsidRPr="00697DEB">
        <w:rPr>
          <w:rFonts w:ascii="Times New Roman" w:hAnsi="Times New Roman" w:cs="Times New Roman"/>
          <w:bCs/>
          <w:sz w:val="24"/>
          <w:szCs w:val="24"/>
        </w:rPr>
        <w:t xml:space="preserve">Hartati, M. (2017). </w:t>
      </w:r>
      <w:r w:rsidRPr="00697DEB">
        <w:rPr>
          <w:rFonts w:ascii="Times New Roman" w:hAnsi="Times New Roman" w:cs="Times New Roman"/>
          <w:bCs/>
          <w:i/>
          <w:iCs/>
          <w:sz w:val="24"/>
          <w:szCs w:val="24"/>
        </w:rPr>
        <w:t>Analisis Cerita Pendek Tugas Mahasiswa Prodi Pendidikan Bahasa Dan Sastra Indonesia IKIP</w:t>
      </w:r>
      <w:bookmarkStart w:id="0" w:name="_GoBack"/>
      <w:bookmarkEnd w:id="0"/>
      <w:r w:rsidRPr="00697DEB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 PGRI Pontianak</w:t>
      </w:r>
      <w:r w:rsidRPr="00697DEB">
        <w:rPr>
          <w:rFonts w:ascii="Times New Roman" w:hAnsi="Times New Roman" w:cs="Times New Roman"/>
          <w:bCs/>
          <w:sz w:val="24"/>
          <w:szCs w:val="24"/>
        </w:rPr>
        <w:t>. Edukasi, 15, 116-127.</w:t>
      </w:r>
    </w:p>
    <w:p w:rsidR="00E27E79" w:rsidRDefault="00E27E79" w:rsidP="00E27E79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proofErr w:type="spellStart"/>
      <w:proofErr w:type="gramStart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lastRenderedPageBreak/>
        <w:t>Hermawan</w:t>
      </w:r>
      <w:proofErr w:type="spellEnd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D., &amp; </w:t>
      </w:r>
      <w:proofErr w:type="spellStart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>Shandi</w:t>
      </w:r>
      <w:proofErr w:type="spellEnd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>.</w:t>
      </w:r>
      <w:proofErr w:type="gramEnd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gramStart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(2019). </w:t>
      </w:r>
      <w:proofErr w:type="spellStart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Pemanfaatan</w:t>
      </w:r>
      <w:proofErr w:type="spellEnd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Hasil</w:t>
      </w:r>
      <w:proofErr w:type="spellEnd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Analisis</w:t>
      </w:r>
      <w:proofErr w:type="spellEnd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Novel </w:t>
      </w:r>
      <w:proofErr w:type="spellStart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Seruni</w:t>
      </w:r>
      <w:proofErr w:type="spellEnd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Karya</w:t>
      </w:r>
      <w:proofErr w:type="spellEnd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Almas </w:t>
      </w:r>
      <w:proofErr w:type="spellStart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Sufeeya</w:t>
      </w:r>
      <w:proofErr w:type="spellEnd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Sebagai</w:t>
      </w:r>
      <w:proofErr w:type="spellEnd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Bahan</w:t>
      </w:r>
      <w:proofErr w:type="spellEnd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Ajar </w:t>
      </w:r>
      <w:proofErr w:type="spellStart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Satra</w:t>
      </w:r>
      <w:proofErr w:type="spellEnd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Di SMA</w:t>
      </w:r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>.</w:t>
      </w:r>
      <w:proofErr w:type="gramEnd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>Jurnal</w:t>
      </w:r>
      <w:proofErr w:type="spellEnd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>Bahasa</w:t>
      </w:r>
      <w:proofErr w:type="spellEnd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proofErr w:type="spellStart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>Sa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>s</w:t>
      </w:r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>tra</w:t>
      </w:r>
      <w:proofErr w:type="spellEnd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Indonesia Dan </w:t>
      </w:r>
      <w:proofErr w:type="spellStart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>Pengajarannya</w:t>
      </w:r>
      <w:proofErr w:type="spellEnd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>, 12(1), 11-20.</w:t>
      </w:r>
    </w:p>
    <w:p w:rsidR="00E27E79" w:rsidRDefault="00E27E79" w:rsidP="00E27E79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Keraf, Gorys. 2010</w:t>
      </w:r>
      <w:r w:rsidRPr="00697DEB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Pr="00697DEB">
        <w:rPr>
          <w:rFonts w:ascii="Times New Roman" w:hAnsi="Times New Roman" w:cs="Times New Roman"/>
          <w:bCs/>
          <w:i/>
          <w:sz w:val="24"/>
          <w:szCs w:val="24"/>
        </w:rPr>
        <w:t>Diksi dan Gaya Bahasa</w:t>
      </w:r>
      <w:r w:rsidRPr="00697DEB">
        <w:rPr>
          <w:rFonts w:ascii="Times New Roman" w:hAnsi="Times New Roman" w:cs="Times New Roman"/>
          <w:bCs/>
          <w:sz w:val="24"/>
          <w:szCs w:val="24"/>
        </w:rPr>
        <w:t>. Gramedia Pustaka Utama. Jakarta.</w:t>
      </w:r>
    </w:p>
    <w:p w:rsidR="00E27E79" w:rsidRPr="00697DEB" w:rsidRDefault="00E27E79" w:rsidP="00E27E79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697DEB">
        <w:rPr>
          <w:rFonts w:ascii="Times New Roman" w:hAnsi="Times New Roman" w:cs="Times New Roman"/>
          <w:bCs/>
          <w:sz w:val="24"/>
          <w:szCs w:val="24"/>
        </w:rPr>
        <w:t xml:space="preserve">Kosasih, E. (2012). </w:t>
      </w:r>
      <w:r w:rsidRPr="00697DEB">
        <w:rPr>
          <w:rFonts w:ascii="Times New Roman" w:hAnsi="Times New Roman" w:cs="Times New Roman"/>
          <w:bCs/>
          <w:i/>
          <w:sz w:val="24"/>
          <w:szCs w:val="24"/>
        </w:rPr>
        <w:t>Dasar-dasar keterampilan bersastra</w:t>
      </w:r>
      <w:r w:rsidRPr="00697DEB">
        <w:rPr>
          <w:rFonts w:ascii="Times New Roman" w:hAnsi="Times New Roman" w:cs="Times New Roman"/>
          <w:bCs/>
          <w:sz w:val="24"/>
          <w:szCs w:val="24"/>
        </w:rPr>
        <w:t>.Bandung:Yrama Widya.</w:t>
      </w:r>
    </w:p>
    <w:p w:rsidR="00E27E79" w:rsidRDefault="00E27E79" w:rsidP="00E27E79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697DEB">
        <w:rPr>
          <w:rFonts w:ascii="Times New Roman" w:hAnsi="Times New Roman" w:cs="Times New Roman"/>
          <w:bCs/>
          <w:sz w:val="24"/>
          <w:szCs w:val="24"/>
        </w:rPr>
        <w:t xml:space="preserve">Kosilah dan Septian. 2020. Penerapan Model  </w:t>
      </w:r>
      <w:r w:rsidRPr="001D4BAB">
        <w:rPr>
          <w:rFonts w:ascii="Times New Roman" w:hAnsi="Times New Roman" w:cs="Times New Roman"/>
          <w:bCs/>
          <w:i/>
          <w:sz w:val="24"/>
          <w:szCs w:val="24"/>
        </w:rPr>
        <w:t>Pembelajaran Kooperatif Tipe Assure dalam meningkatkan hasil belajar siswa.</w:t>
      </w:r>
      <w:r>
        <w:rPr>
          <w:rFonts w:ascii="Times New Roman" w:hAnsi="Times New Roman" w:cs="Times New Roman"/>
          <w:bCs/>
          <w:sz w:val="24"/>
          <w:szCs w:val="24"/>
        </w:rPr>
        <w:t xml:space="preserve"> Jurnal Inovasi Penelitian,</w:t>
      </w:r>
      <w:r w:rsidRPr="00697DEB">
        <w:rPr>
          <w:rFonts w:ascii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>1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(6).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Universitas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>Muhammadiyah Buton.</w:t>
      </w:r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 </w:t>
      </w:r>
    </w:p>
    <w:p w:rsidR="00E27E79" w:rsidRPr="00BD19A1" w:rsidRDefault="00E27E79" w:rsidP="00E27E79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Mardiah, A, Dkk. (2020). </w:t>
      </w:r>
      <w:r w:rsidRPr="00BD19A1">
        <w:rPr>
          <w:rFonts w:ascii="Times New Roman" w:hAnsi="Times New Roman" w:cs="Times New Roman"/>
          <w:bCs/>
          <w:i/>
          <w:sz w:val="24"/>
          <w:szCs w:val="24"/>
        </w:rPr>
        <w:t>Analisis Tokoh Dan Penokohan Dalam Novel Keajaiban Adalm Karya Gusti M Fabiano Tahun 2019</w:t>
      </w:r>
      <w:r>
        <w:rPr>
          <w:rFonts w:ascii="Times New Roman" w:hAnsi="Times New Roman" w:cs="Times New Roman"/>
          <w:bCs/>
          <w:sz w:val="24"/>
          <w:szCs w:val="24"/>
        </w:rPr>
        <w:t>. Jurnal Samudra Bahasa, 3(1). Universitas Samudra.</w:t>
      </w:r>
    </w:p>
    <w:p w:rsidR="00E27E79" w:rsidRDefault="00E27E79" w:rsidP="00E27E79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Moto, Maklona M.2019. </w:t>
      </w:r>
      <w:r w:rsidRPr="009F2ADE">
        <w:rPr>
          <w:rFonts w:ascii="Times New Roman" w:hAnsi="Times New Roman" w:cs="Times New Roman"/>
          <w:bCs/>
          <w:i/>
          <w:sz w:val="24"/>
          <w:szCs w:val="24"/>
        </w:rPr>
        <w:t>Pengaruh Penggunaan Media Pembelajaran dalam Dunia Pendidikan.</w:t>
      </w:r>
      <w:r>
        <w:rPr>
          <w:rFonts w:ascii="Times New Roman" w:hAnsi="Times New Roman" w:cs="Times New Roman"/>
          <w:bCs/>
          <w:sz w:val="24"/>
          <w:szCs w:val="24"/>
        </w:rPr>
        <w:t xml:space="preserve"> IJPE, 3(1). Universitas Kristen Satya Wacana.</w:t>
      </w:r>
    </w:p>
    <w:p w:rsidR="00E27E79" w:rsidRPr="002722E2" w:rsidRDefault="00E27E79" w:rsidP="00E27E79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proofErr w:type="spellStart"/>
      <w:proofErr w:type="gramStart"/>
      <w:r>
        <w:rPr>
          <w:rFonts w:ascii="Times New Roman" w:hAnsi="Times New Roman" w:cs="Times New Roman"/>
          <w:bCs/>
          <w:sz w:val="24"/>
          <w:szCs w:val="24"/>
          <w:lang w:val="en-US"/>
        </w:rPr>
        <w:t>Ningrum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>, 2017.</w:t>
      </w:r>
      <w:proofErr w:type="gram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Pengaruh</w:t>
      </w:r>
      <w:proofErr w:type="spellEnd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Penggunaan</w:t>
      </w:r>
      <w:proofErr w:type="spellEnd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Metode</w:t>
      </w:r>
      <w:proofErr w:type="spellEnd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Berbasis</w:t>
      </w:r>
      <w:proofErr w:type="spellEnd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Pemecahan</w:t>
      </w:r>
      <w:proofErr w:type="spellEnd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Masalah</w:t>
      </w:r>
      <w:proofErr w:type="spellEnd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(Problem Solving) </w:t>
      </w:r>
      <w:proofErr w:type="spellStart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Terhadap</w:t>
      </w:r>
      <w:proofErr w:type="spellEnd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Hasil</w:t>
      </w:r>
      <w:proofErr w:type="spellEnd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Belajar</w:t>
      </w:r>
      <w:proofErr w:type="spellEnd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Ekonomi</w:t>
      </w:r>
      <w:proofErr w:type="spellEnd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Siswa</w:t>
      </w:r>
      <w:proofErr w:type="spellEnd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Kelas</w:t>
      </w:r>
      <w:proofErr w:type="spellEnd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X Semester </w:t>
      </w:r>
      <w:proofErr w:type="spellStart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Genap</w:t>
      </w:r>
      <w:proofErr w:type="spellEnd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Man 1 Metro </w:t>
      </w:r>
      <w:proofErr w:type="spellStart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Tahun</w:t>
      </w:r>
      <w:proofErr w:type="spellEnd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Pembelajaran</w:t>
      </w:r>
      <w:proofErr w:type="spellEnd"/>
      <w:r w:rsidRPr="00B0566F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2016/2017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Promosi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5(1). </w:t>
      </w:r>
      <w:proofErr w:type="spellStart"/>
      <w:proofErr w:type="gramStart"/>
      <w:r>
        <w:rPr>
          <w:rFonts w:ascii="Times New Roman" w:hAnsi="Times New Roman" w:cs="Times New Roman"/>
          <w:bCs/>
          <w:sz w:val="24"/>
          <w:szCs w:val="24"/>
          <w:lang w:val="en-US"/>
        </w:rPr>
        <w:t>Universitas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Muhammadiyah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Metro.</w:t>
      </w:r>
      <w:proofErr w:type="gramEnd"/>
    </w:p>
    <w:p w:rsidR="00E27E79" w:rsidRDefault="00E27E79" w:rsidP="00E27E79">
      <w:pPr>
        <w:spacing w:after="0" w:line="480" w:lineRule="auto"/>
        <w:ind w:left="567" w:hanging="567"/>
        <w:rPr>
          <w:rFonts w:ascii="Times New Roman" w:hAnsi="Times New Roman" w:cs="Times New Roman"/>
          <w:bCs/>
          <w:sz w:val="24"/>
          <w:szCs w:val="24"/>
        </w:rPr>
      </w:pPr>
      <w:r w:rsidRPr="00697DEB">
        <w:rPr>
          <w:rFonts w:ascii="Times New Roman" w:hAnsi="Times New Roman" w:cs="Times New Roman"/>
          <w:bCs/>
          <w:sz w:val="24"/>
          <w:szCs w:val="24"/>
        </w:rPr>
        <w:t xml:space="preserve">Nurgiyantoro, Burhan. 2013. </w:t>
      </w:r>
      <w:r w:rsidRPr="00210368">
        <w:rPr>
          <w:rFonts w:ascii="Times New Roman" w:hAnsi="Times New Roman" w:cs="Times New Roman"/>
          <w:bCs/>
          <w:i/>
          <w:iCs/>
          <w:sz w:val="24"/>
          <w:szCs w:val="24"/>
        </w:rPr>
        <w:t>Teori Pengkajian Fiksi</w:t>
      </w:r>
      <w:r w:rsidRPr="00697DEB">
        <w:rPr>
          <w:rFonts w:ascii="Times New Roman" w:hAnsi="Times New Roman" w:cs="Times New Roman"/>
          <w:bCs/>
          <w:sz w:val="24"/>
          <w:szCs w:val="24"/>
        </w:rPr>
        <w:t>. Yogyakarta: Gadjah Mada University Press.</w:t>
      </w:r>
    </w:p>
    <w:p w:rsidR="00E27E79" w:rsidRDefault="00E27E79" w:rsidP="00E27E79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697DEB">
        <w:rPr>
          <w:rFonts w:ascii="Times New Roman" w:hAnsi="Times New Roman" w:cs="Times New Roman"/>
          <w:bCs/>
          <w:sz w:val="24"/>
          <w:szCs w:val="24"/>
        </w:rPr>
        <w:t xml:space="preserve">Oemar, Usailan. 2019. </w:t>
      </w:r>
      <w:r w:rsidRPr="00697DEB">
        <w:rPr>
          <w:rFonts w:ascii="Times New Roman" w:hAnsi="Times New Roman" w:cs="Times New Roman"/>
          <w:bCs/>
          <w:i/>
          <w:sz w:val="24"/>
          <w:szCs w:val="24"/>
        </w:rPr>
        <w:t>Pengaruh Kepercayaan Dan Harga Terhadap Keputusan Pembelian Online Melalui Media Sosial Sosial Instagram Pada Mahasiwa Stie Rahmaniyah</w:t>
      </w:r>
      <w:r w:rsidRPr="00697DEB">
        <w:rPr>
          <w:rFonts w:ascii="Times New Roman" w:hAnsi="Times New Roman" w:cs="Times New Roman"/>
          <w:bCs/>
          <w:sz w:val="24"/>
          <w:szCs w:val="24"/>
        </w:rPr>
        <w:t>. Jur</w:t>
      </w:r>
      <w:r>
        <w:rPr>
          <w:rFonts w:ascii="Times New Roman" w:hAnsi="Times New Roman" w:cs="Times New Roman"/>
          <w:bCs/>
          <w:sz w:val="24"/>
          <w:szCs w:val="24"/>
        </w:rPr>
        <w:t>nal manajemen kompeten. 2(2). Sekolah Tinggi Ilmu Ekonomi Rahmaniyah.</w:t>
      </w:r>
    </w:p>
    <w:p w:rsidR="00E27E79" w:rsidRPr="00697DEB" w:rsidRDefault="00E27E79" w:rsidP="00E27E79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</w:pPr>
      <w:proofErr w:type="spellStart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lastRenderedPageBreak/>
        <w:t>Penelitian</w:t>
      </w:r>
      <w:proofErr w:type="gramStart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>,p</w:t>
      </w:r>
      <w:proofErr w:type="spellEnd"/>
      <w:proofErr w:type="gramEnd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.,&amp; </w:t>
      </w:r>
      <w:proofErr w:type="spellStart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>Fitragisyela</w:t>
      </w:r>
      <w:proofErr w:type="spellEnd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O. (2021). </w:t>
      </w:r>
      <w:proofErr w:type="spellStart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Menulis</w:t>
      </w:r>
      <w:proofErr w:type="spellEnd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Teks</w:t>
      </w:r>
      <w:proofErr w:type="spellEnd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Cerpen</w:t>
      </w:r>
      <w:proofErr w:type="spellEnd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Pada</w:t>
      </w:r>
      <w:proofErr w:type="spellEnd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Siswa</w:t>
      </w:r>
      <w:proofErr w:type="spellEnd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Kelas</w:t>
      </w:r>
      <w:proofErr w:type="spellEnd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Vii </w:t>
      </w:r>
      <w:proofErr w:type="spellStart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Smp</w:t>
      </w:r>
      <w:proofErr w:type="spellEnd"/>
    </w:p>
    <w:p w:rsidR="00E27E79" w:rsidRDefault="00E27E79" w:rsidP="00E27E79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proofErr w:type="spellStart"/>
      <w:proofErr w:type="gramStart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>Pranowo</w:t>
      </w:r>
      <w:proofErr w:type="spellEnd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>.</w:t>
      </w:r>
      <w:proofErr w:type="gramEnd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2014. </w:t>
      </w:r>
      <w:proofErr w:type="spellStart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Teori</w:t>
      </w:r>
      <w:proofErr w:type="spellEnd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Belajar</w:t>
      </w:r>
      <w:proofErr w:type="spellEnd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697DEB">
        <w:rPr>
          <w:rFonts w:ascii="Times New Roman" w:hAnsi="Times New Roman" w:cs="Times New Roman"/>
          <w:bCs/>
          <w:i/>
          <w:iCs/>
          <w:sz w:val="24"/>
          <w:szCs w:val="24"/>
          <w:lang w:val="en-US"/>
        </w:rPr>
        <w:t>Bahasa</w:t>
      </w:r>
      <w:proofErr w:type="spellEnd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Yogyakarta: </w:t>
      </w:r>
      <w:proofErr w:type="spellStart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>Pustaka</w:t>
      </w:r>
      <w:proofErr w:type="spellEnd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>Pelajar</w:t>
      </w:r>
      <w:proofErr w:type="spellEnd"/>
      <w:r w:rsidRPr="00697DEB">
        <w:rPr>
          <w:rFonts w:ascii="Times New Roman" w:hAnsi="Times New Roman" w:cs="Times New Roman"/>
          <w:bCs/>
          <w:sz w:val="24"/>
          <w:szCs w:val="24"/>
          <w:lang w:val="en-US"/>
        </w:rPr>
        <w:t>.</w:t>
      </w:r>
    </w:p>
    <w:p w:rsidR="00E27E79" w:rsidRPr="00A96A7C" w:rsidRDefault="00E27E79" w:rsidP="00E27E79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Prof. Dr. Sugiyono.2018. </w:t>
      </w:r>
      <w:proofErr w:type="spellStart"/>
      <w:r w:rsidRPr="008C50D7">
        <w:rPr>
          <w:rFonts w:ascii="Times New Roman" w:hAnsi="Times New Roman" w:cs="Times New Roman"/>
          <w:i/>
          <w:iCs/>
          <w:sz w:val="24"/>
          <w:szCs w:val="24"/>
          <w:lang w:val="en-US"/>
        </w:rPr>
        <w:t>Metode</w:t>
      </w:r>
      <w:proofErr w:type="spellEnd"/>
      <w:r w:rsidRPr="008C50D7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8C50D7">
        <w:rPr>
          <w:rFonts w:ascii="Times New Roman" w:hAnsi="Times New Roman" w:cs="Times New Roman"/>
          <w:i/>
          <w:iCs/>
          <w:sz w:val="24"/>
          <w:szCs w:val="24"/>
          <w:lang w:val="en-US"/>
        </w:rPr>
        <w:t>Penelitian</w:t>
      </w:r>
      <w:proofErr w:type="spellEnd"/>
      <w:r w:rsidRPr="008C50D7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8C50D7">
        <w:rPr>
          <w:rFonts w:ascii="Times New Roman" w:hAnsi="Times New Roman" w:cs="Times New Roman"/>
          <w:i/>
          <w:iCs/>
          <w:sz w:val="24"/>
          <w:szCs w:val="24"/>
          <w:lang w:val="en-US"/>
        </w:rPr>
        <w:t>Pendidikan</w:t>
      </w:r>
      <w:proofErr w:type="spellEnd"/>
      <w:r w:rsidRPr="008C50D7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(</w:t>
      </w:r>
      <w:proofErr w:type="spellStart"/>
      <w:r w:rsidRPr="008C50D7">
        <w:rPr>
          <w:rFonts w:ascii="Times New Roman" w:hAnsi="Times New Roman" w:cs="Times New Roman"/>
          <w:i/>
          <w:iCs/>
          <w:sz w:val="24"/>
          <w:szCs w:val="24"/>
          <w:lang w:val="en-US"/>
        </w:rPr>
        <w:t>Pendidikan</w:t>
      </w:r>
      <w:proofErr w:type="spellEnd"/>
      <w:r w:rsidRPr="008C50D7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8C50D7">
        <w:rPr>
          <w:rFonts w:ascii="Times New Roman" w:hAnsi="Times New Roman" w:cs="Times New Roman"/>
          <w:i/>
          <w:iCs/>
          <w:sz w:val="24"/>
          <w:szCs w:val="24"/>
          <w:lang w:val="en-US"/>
        </w:rPr>
        <w:t>kuantitatif</w:t>
      </w:r>
      <w:proofErr w:type="spellEnd"/>
      <w:r w:rsidRPr="008C50D7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, </w:t>
      </w:r>
      <w:proofErr w:type="spellStart"/>
      <w:r w:rsidRPr="008C50D7">
        <w:rPr>
          <w:rFonts w:ascii="Times New Roman" w:hAnsi="Times New Roman" w:cs="Times New Roman"/>
          <w:i/>
          <w:iCs/>
          <w:sz w:val="24"/>
          <w:szCs w:val="24"/>
          <w:lang w:val="en-US"/>
        </w:rPr>
        <w:t>kualitatif</w:t>
      </w:r>
      <w:proofErr w:type="spellEnd"/>
      <w:r w:rsidRPr="008C50D7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8C50D7">
        <w:rPr>
          <w:rFonts w:ascii="Times New Roman" w:hAnsi="Times New Roman" w:cs="Times New Roman"/>
          <w:i/>
          <w:iCs/>
          <w:sz w:val="24"/>
          <w:szCs w:val="24"/>
          <w:lang w:val="en-US"/>
        </w:rPr>
        <w:t>da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n</w:t>
      </w:r>
      <w:proofErr w:type="spellEnd"/>
      <w:r w:rsidRPr="008C50D7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R@D</w:t>
      </w:r>
      <w:r>
        <w:rPr>
          <w:rFonts w:ascii="Times New Roman" w:hAnsi="Times New Roman" w:cs="Times New Roman"/>
          <w:sz w:val="24"/>
          <w:szCs w:val="24"/>
          <w:lang w:val="en-US"/>
        </w:rPr>
        <w:t>. Bandung: ALFABETA.</w:t>
      </w:r>
    </w:p>
    <w:p w:rsidR="00E27E79" w:rsidRPr="005930D4" w:rsidRDefault="00E27E79" w:rsidP="00E27E79">
      <w:pPr>
        <w:widowControl w:val="0"/>
        <w:autoSpaceDE w:val="0"/>
        <w:autoSpaceDN w:val="0"/>
        <w:adjustRightInd w:val="0"/>
        <w:spacing w:after="0" w:line="480" w:lineRule="auto"/>
        <w:ind w:left="567" w:hanging="567"/>
        <w:jc w:val="both"/>
        <w:rPr>
          <w:rFonts w:ascii="Times New Roman" w:hAnsi="Times New Roman" w:cs="Times New Roman"/>
          <w:noProof/>
          <w:color w:val="000000" w:themeColor="text1"/>
          <w:sz w:val="24"/>
        </w:rPr>
      </w:pPr>
      <w:r w:rsidRPr="005930D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Pr="005930D4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ADDIN Mendeley Bibliography CSL_BIBLIOGRAPHY </w:instrText>
      </w:r>
      <w:r w:rsidRPr="005930D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5930D4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Puspitasari, A. C. D. D. (2017). </w:t>
      </w:r>
      <w:r w:rsidRPr="005930D4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 xml:space="preserve">Hubungan Kemampuan Berpikir Kreatif dengan Kemampuan Menulis Cerpen (Studi Korelasional pada Siswa SMA Negeri 39 </w:t>
      </w:r>
      <w:r w:rsidRPr="005930D4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Jakarta). </w:t>
      </w:r>
      <w:r w:rsidRPr="005930D4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SAP (Susunan Artikel Pendidikan)</w:t>
      </w:r>
      <w:r w:rsidRPr="005930D4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, </w:t>
      </w:r>
      <w:r w:rsidRPr="005930D4">
        <w:rPr>
          <w:rFonts w:ascii="Times New Roman" w:hAnsi="Times New Roman" w:cs="Times New Roman"/>
          <w:i/>
          <w:iCs/>
          <w:noProof/>
          <w:color w:val="000000" w:themeColor="text1"/>
          <w:sz w:val="24"/>
          <w:szCs w:val="24"/>
        </w:rPr>
        <w:t>1</w:t>
      </w:r>
      <w:r w:rsidRPr="005930D4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3), 249–258. https://doi.org/10.30998/sap.v1i3.1180</w:t>
      </w:r>
    </w:p>
    <w:p w:rsidR="00E27E79" w:rsidRPr="00697DEB" w:rsidRDefault="00E27E79" w:rsidP="00E27E79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5930D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p w:rsidR="00E27E79" w:rsidRDefault="00E27E79" w:rsidP="00E27E79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Salt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 xml:space="preserve">2020. </w:t>
      </w:r>
      <w:proofErr w:type="spellStart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>Peningkatan</w:t>
      </w:r>
      <w:proofErr w:type="spellEnd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>Kemampuan</w:t>
      </w:r>
      <w:proofErr w:type="spellEnd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>Menuli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>Cerpen</w:t>
      </w:r>
      <w:proofErr w:type="spellEnd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>Melalui</w:t>
      </w:r>
      <w:proofErr w:type="spellEnd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>Pendekatan</w:t>
      </w:r>
      <w:proofErr w:type="spellEnd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>Kontekstual</w:t>
      </w:r>
      <w:proofErr w:type="spellEnd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>Pada</w:t>
      </w:r>
      <w:proofErr w:type="spellEnd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>Siswa</w:t>
      </w:r>
      <w:proofErr w:type="spellEnd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>Kelas</w:t>
      </w:r>
      <w:proofErr w:type="spellEnd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XI SMK </w:t>
      </w:r>
      <w:proofErr w:type="spellStart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>Pondok</w:t>
      </w:r>
      <w:proofErr w:type="spellEnd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>Pesantren</w:t>
      </w:r>
      <w:proofErr w:type="spellEnd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>Muhammadiyah</w:t>
      </w:r>
      <w:proofErr w:type="spellEnd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>Buakkang</w:t>
      </w:r>
      <w:proofErr w:type="spellEnd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>Kabupaten</w:t>
      </w:r>
      <w:proofErr w:type="spellEnd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210368">
        <w:rPr>
          <w:rFonts w:ascii="Times New Roman" w:hAnsi="Times New Roman" w:cs="Times New Roman"/>
          <w:i/>
          <w:iCs/>
          <w:sz w:val="24"/>
          <w:szCs w:val="24"/>
          <w:lang w:val="en-US"/>
        </w:rPr>
        <w:t>Go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uhammadiy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Makassar.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nli</w:t>
      </w:r>
      <w:proofErr w:type="spellEnd"/>
      <w:r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  <w:lang w:val="en-US"/>
        </w:rPr>
        <w:t>e).</w:t>
      </w:r>
      <w:proofErr w:type="gramEnd"/>
    </w:p>
    <w:p w:rsidR="00E27E79" w:rsidRDefault="00E27E79" w:rsidP="00E27E79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pteria, Neng.M.I. </w:t>
      </w:r>
      <w:r w:rsidRPr="007E41BB">
        <w:rPr>
          <w:rFonts w:ascii="Times New Roman" w:hAnsi="Times New Roman" w:cs="Times New Roman"/>
          <w:i/>
          <w:sz w:val="24"/>
          <w:szCs w:val="24"/>
        </w:rPr>
        <w:t>Pengaruh Metode Copy The Master Terhadap Kemampuan Menulis Cerpen B</w:t>
      </w:r>
      <w:r>
        <w:rPr>
          <w:rFonts w:ascii="Times New Roman" w:hAnsi="Times New Roman" w:cs="Times New Roman"/>
          <w:i/>
          <w:sz w:val="24"/>
          <w:szCs w:val="24"/>
        </w:rPr>
        <w:t>erbentuk Wag Pada Siswa Kelas XI</w:t>
      </w:r>
      <w:r w:rsidRPr="007E41BB">
        <w:rPr>
          <w:rFonts w:ascii="Times New Roman" w:hAnsi="Times New Roman" w:cs="Times New Roman"/>
          <w:i/>
          <w:sz w:val="24"/>
          <w:szCs w:val="24"/>
        </w:rPr>
        <w:t xml:space="preserve"> Sma Negeri 3 Kota Sukabumi. </w:t>
      </w:r>
      <w:r>
        <w:rPr>
          <w:rFonts w:ascii="Times New Roman" w:hAnsi="Times New Roman" w:cs="Times New Roman"/>
          <w:sz w:val="24"/>
          <w:szCs w:val="24"/>
        </w:rPr>
        <w:t>KREDO. 4(1). Universitas Muhammadiyah Sukabumi  indonesia.</w:t>
      </w:r>
    </w:p>
    <w:p w:rsidR="00E27E79" w:rsidRPr="00A96A7C" w:rsidRDefault="00E27E79" w:rsidP="00E27E79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Sugiyono.2019. </w:t>
      </w:r>
      <w:proofErr w:type="spellStart"/>
      <w:r w:rsidRPr="00A96A7C">
        <w:rPr>
          <w:rFonts w:ascii="Times New Roman" w:hAnsi="Times New Roman" w:cs="Times New Roman"/>
          <w:i/>
          <w:iCs/>
          <w:sz w:val="24"/>
          <w:szCs w:val="24"/>
          <w:lang w:val="en-US"/>
        </w:rPr>
        <w:t>Metode</w:t>
      </w:r>
      <w:proofErr w:type="spellEnd"/>
      <w:r w:rsidRPr="00A96A7C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A96A7C">
        <w:rPr>
          <w:rFonts w:ascii="Times New Roman" w:hAnsi="Times New Roman" w:cs="Times New Roman"/>
          <w:i/>
          <w:iCs/>
          <w:sz w:val="24"/>
          <w:szCs w:val="24"/>
          <w:lang w:val="en-US"/>
        </w:rPr>
        <w:t>Kuantitatif</w:t>
      </w:r>
      <w:proofErr w:type="spellEnd"/>
      <w:r w:rsidRPr="00A96A7C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A96A7C">
        <w:rPr>
          <w:rFonts w:ascii="Times New Roman" w:hAnsi="Times New Roman" w:cs="Times New Roman"/>
          <w:i/>
          <w:iCs/>
          <w:sz w:val="24"/>
          <w:szCs w:val="24"/>
          <w:lang w:val="en-US"/>
        </w:rPr>
        <w:t>Kualitatif</w:t>
      </w:r>
      <w:proofErr w:type="spellEnd"/>
      <w:r w:rsidRPr="00A96A7C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A96A7C">
        <w:rPr>
          <w:rFonts w:ascii="Times New Roman" w:hAnsi="Times New Roman" w:cs="Times New Roman"/>
          <w:i/>
          <w:iCs/>
          <w:sz w:val="24"/>
          <w:szCs w:val="24"/>
          <w:lang w:val="en-US"/>
        </w:rPr>
        <w:t>dan</w:t>
      </w:r>
      <w:proofErr w:type="spellEnd"/>
      <w:r w:rsidRPr="00A96A7C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R&amp;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Bandung: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lfabet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Bandung.</w:t>
      </w:r>
    </w:p>
    <w:p w:rsidR="00E27E79" w:rsidRDefault="00E27E79" w:rsidP="00E27E79">
      <w:pPr>
        <w:spacing w:after="0" w:line="480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697DEB">
        <w:rPr>
          <w:rFonts w:ascii="Times New Roman" w:hAnsi="Times New Roman" w:cs="Times New Roman"/>
          <w:bCs/>
          <w:sz w:val="24"/>
          <w:szCs w:val="24"/>
        </w:rPr>
        <w:t xml:space="preserve">Sukiman. 2012. </w:t>
      </w:r>
      <w:r w:rsidRPr="00697DEB">
        <w:rPr>
          <w:rFonts w:ascii="Times New Roman" w:hAnsi="Times New Roman" w:cs="Times New Roman"/>
          <w:bCs/>
          <w:i/>
          <w:sz w:val="24"/>
          <w:szCs w:val="24"/>
        </w:rPr>
        <w:t>Pengantar Media Pembelajaran</w:t>
      </w:r>
      <w:r>
        <w:rPr>
          <w:rFonts w:ascii="Times New Roman" w:hAnsi="Times New Roman" w:cs="Times New Roman"/>
          <w:bCs/>
          <w:sz w:val="24"/>
          <w:szCs w:val="24"/>
        </w:rPr>
        <w:t>. Yogyakarta: Pedagogia.</w:t>
      </w:r>
    </w:p>
    <w:p w:rsidR="00E27E79" w:rsidRPr="00D86E92" w:rsidRDefault="00E27E79" w:rsidP="00E27E79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Susandi &amp; Anita Kurnia R.2019. </w:t>
      </w:r>
      <w:r w:rsidRPr="00C91414">
        <w:rPr>
          <w:rFonts w:ascii="Times New Roman" w:hAnsi="Times New Roman" w:cs="Times New Roman"/>
          <w:bCs/>
          <w:i/>
          <w:sz w:val="24"/>
          <w:szCs w:val="24"/>
        </w:rPr>
        <w:t>Keterampilan Menuils Cerpen Dengan Teknik Ubah Diary Mahasiswa Ikip Budi Utomo Malang</w:t>
      </w:r>
      <w:r>
        <w:rPr>
          <w:rFonts w:ascii="Times New Roman" w:hAnsi="Times New Roman" w:cs="Times New Roman"/>
          <w:bCs/>
          <w:sz w:val="24"/>
          <w:szCs w:val="24"/>
        </w:rPr>
        <w:t>. Kembara. 5(2).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</w:p>
    <w:p w:rsidR="00E27E79" w:rsidRDefault="00E27E79" w:rsidP="00E27E79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rigan, H.G. 2013. </w:t>
      </w:r>
      <w:r w:rsidRPr="003E6639">
        <w:rPr>
          <w:rFonts w:ascii="Times New Roman" w:hAnsi="Times New Roman" w:cs="Times New Roman"/>
          <w:i/>
          <w:sz w:val="24"/>
          <w:szCs w:val="24"/>
        </w:rPr>
        <w:t>Menulis Sebagai Suatu Keterampilan Berbahasa</w:t>
      </w:r>
      <w:r>
        <w:rPr>
          <w:rFonts w:ascii="Times New Roman" w:hAnsi="Times New Roman" w:cs="Times New Roman"/>
          <w:sz w:val="24"/>
          <w:szCs w:val="24"/>
        </w:rPr>
        <w:t>. Bandung: Angkasa.</w:t>
      </w:r>
    </w:p>
    <w:p w:rsidR="00E27E79" w:rsidRDefault="00E27E79" w:rsidP="00E27E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27E79" w:rsidRDefault="00E27E79" w:rsidP="00E27E79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Turnip Berlian R, Fheti Wulandari Lubis. </w:t>
      </w:r>
      <w:r w:rsidRPr="00ED24A6">
        <w:rPr>
          <w:rFonts w:ascii="Times New Roman" w:hAnsi="Times New Roman" w:cs="Times New Roman"/>
          <w:bCs/>
          <w:i/>
          <w:sz w:val="24"/>
          <w:szCs w:val="24"/>
        </w:rPr>
        <w:t>Pengaruh Media Gmbar Beseri Terhadap Kemampuan Menulis cerpen pada siswa kelas XI Sma Swasta Erlangga Pematangsiantar</w:t>
      </w:r>
      <w:r>
        <w:rPr>
          <w:rFonts w:ascii="Times New Roman" w:hAnsi="Times New Roman" w:cs="Times New Roman"/>
          <w:bCs/>
          <w:sz w:val="24"/>
          <w:szCs w:val="24"/>
        </w:rPr>
        <w:t>. Jurnal JPP. Volume 5 no: 1</w:t>
      </w:r>
    </w:p>
    <w:p w:rsidR="00E27E79" w:rsidRPr="003E6639" w:rsidRDefault="00E27E79" w:rsidP="00E27E79">
      <w:pPr>
        <w:spacing w:after="0" w:line="480" w:lineRule="auto"/>
        <w:ind w:left="567" w:hanging="567"/>
        <w:jc w:val="both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WS, Hasanudin. 2015. </w:t>
      </w:r>
      <w:r w:rsidRPr="00096FB3">
        <w:rPr>
          <w:rFonts w:ascii="Times New Roman" w:hAnsi="Times New Roman" w:cs="Times New Roman"/>
          <w:bCs/>
          <w:i/>
          <w:sz w:val="24"/>
          <w:szCs w:val="24"/>
        </w:rPr>
        <w:t>Drama Karya Dalam Dua Dimensi. Bandung</w:t>
      </w:r>
      <w:r>
        <w:rPr>
          <w:rFonts w:ascii="Times New Roman" w:hAnsi="Times New Roman" w:cs="Times New Roman"/>
          <w:bCs/>
          <w:sz w:val="24"/>
          <w:szCs w:val="24"/>
        </w:rPr>
        <w:t>: CV Angkasa.</w:t>
      </w:r>
    </w:p>
    <w:p w:rsidR="00E27E79" w:rsidRPr="00697DEB" w:rsidRDefault="00E27E79" w:rsidP="00E27E79">
      <w:pPr>
        <w:spacing w:after="0" w:line="480" w:lineRule="auto"/>
        <w:ind w:hanging="480"/>
        <w:rPr>
          <w:rFonts w:ascii="Times New Roman" w:hAnsi="Times New Roman" w:cs="Times New Roman"/>
          <w:bCs/>
          <w:sz w:val="24"/>
          <w:szCs w:val="24"/>
        </w:rPr>
      </w:pPr>
    </w:p>
    <w:p w:rsidR="00E27E79" w:rsidRPr="00697DEB" w:rsidRDefault="00E27E79" w:rsidP="00E27E79">
      <w:pPr>
        <w:spacing w:after="0" w:line="480" w:lineRule="auto"/>
        <w:ind w:hanging="480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:rsidR="00E27E79" w:rsidRPr="00697DEB" w:rsidRDefault="00E27E79" w:rsidP="00E27E79">
      <w:pPr>
        <w:spacing w:after="0" w:line="480" w:lineRule="auto"/>
        <w:ind w:hanging="480"/>
        <w:jc w:val="both"/>
        <w:rPr>
          <w:rFonts w:ascii="Times New Roman" w:hAnsi="Times New Roman" w:cs="Times New Roman"/>
          <w:bCs/>
          <w:i/>
          <w:iCs/>
          <w:sz w:val="24"/>
          <w:szCs w:val="24"/>
        </w:rPr>
      </w:pPr>
    </w:p>
    <w:p w:rsidR="00E27E79" w:rsidRDefault="00E27E79" w:rsidP="00E27E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E27E79" w:rsidRDefault="00E27E79" w:rsidP="00E27E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E27E79" w:rsidRDefault="00E27E79" w:rsidP="00E27E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E27E79" w:rsidRDefault="00E27E79" w:rsidP="00E27E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E27E79" w:rsidRDefault="00E27E79" w:rsidP="00E27E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E27E79" w:rsidRDefault="00E27E79" w:rsidP="00E27E7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FB35D9" w:rsidRDefault="00FB35D9"/>
    <w:sectPr w:rsidR="00FB35D9" w:rsidSect="00E27E79">
      <w:footerReference w:type="default" r:id="rId7"/>
      <w:pgSz w:w="11906" w:h="16838"/>
      <w:pgMar w:top="2268" w:right="1701" w:bottom="1701" w:left="2268" w:header="709" w:footer="709" w:gutter="0"/>
      <w:pgNumType w:start="59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479F6" w:rsidRDefault="003479F6" w:rsidP="00E27E79">
      <w:pPr>
        <w:spacing w:after="0" w:line="240" w:lineRule="auto"/>
      </w:pPr>
      <w:r>
        <w:separator/>
      </w:r>
    </w:p>
  </w:endnote>
  <w:endnote w:type="continuationSeparator" w:id="0">
    <w:p w:rsidR="003479F6" w:rsidRDefault="003479F6" w:rsidP="00E27E7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16385172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27E79" w:rsidRDefault="00E27E7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2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479F6" w:rsidRDefault="003479F6" w:rsidP="00E27E79">
      <w:pPr>
        <w:spacing w:after="0" w:line="240" w:lineRule="auto"/>
      </w:pPr>
      <w:r>
        <w:separator/>
      </w:r>
    </w:p>
  </w:footnote>
  <w:footnote w:type="continuationSeparator" w:id="0">
    <w:p w:rsidR="003479F6" w:rsidRDefault="003479F6" w:rsidP="00E27E7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27E79"/>
    <w:rsid w:val="003479F6"/>
    <w:rsid w:val="00E27E79"/>
    <w:rsid w:val="00FB35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27E7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27E7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27E79"/>
  </w:style>
  <w:style w:type="paragraph" w:styleId="Footer">
    <w:name w:val="footer"/>
    <w:basedOn w:val="Normal"/>
    <w:link w:val="FooterChar"/>
    <w:uiPriority w:val="99"/>
    <w:unhideWhenUsed/>
    <w:rsid w:val="00E27E7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27E7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27E7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27E7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27E79"/>
  </w:style>
  <w:style w:type="paragraph" w:styleId="Footer">
    <w:name w:val="footer"/>
    <w:basedOn w:val="Normal"/>
    <w:link w:val="FooterChar"/>
    <w:uiPriority w:val="99"/>
    <w:unhideWhenUsed/>
    <w:rsid w:val="00E27E7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27E7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46</Words>
  <Characters>3688</Characters>
  <Application>Microsoft Office Word</Application>
  <DocSecurity>0</DocSecurity>
  <Lines>30</Lines>
  <Paragraphs>8</Paragraphs>
  <ScaleCrop>false</ScaleCrop>
  <Company/>
  <LinksUpToDate>false</LinksUpToDate>
  <CharactersWithSpaces>43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3-08-31T04:21:00Z</dcterms:created>
  <dcterms:modified xsi:type="dcterms:W3CDTF">2023-08-31T04:21:00Z</dcterms:modified>
</cp:coreProperties>
</file>